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C69BC" w:rsidRPr="00F15DA0" w:rsidRDefault="002C69BC" w:rsidP="002C69BC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Pr="00F15DA0">
        <w:rPr>
          <w:rFonts w:ascii="Times New Roman" w:hAnsi="Times New Roman" w:cs="Times New Roman"/>
          <w:b/>
          <w:sz w:val="24"/>
          <w:szCs w:val="24"/>
          <w:lang w:val="en-US"/>
        </w:rPr>
        <w:t>abl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S5</w:t>
      </w:r>
      <w:r w:rsidRPr="00F15DA0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Web resources</w:t>
      </w:r>
    </w:p>
    <w:tbl>
      <w:tblPr>
        <w:tblStyle w:val="TableGrid"/>
        <w:tblW w:w="0" w:type="auto"/>
        <w:tblLook w:val="04A0"/>
      </w:tblPr>
      <w:tblGrid>
        <w:gridCol w:w="3069"/>
        <w:gridCol w:w="4694"/>
        <w:gridCol w:w="1525"/>
      </w:tblGrid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ame</w:t>
            </w:r>
          </w:p>
        </w:tc>
        <w:tc>
          <w:tcPr>
            <w:tcW w:w="4694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vailable</w:t>
            </w:r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ccessed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 xml:space="preserve">1000 genomes 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4" w:history="1">
              <w:r w:rsidR="002C69BC" w:rsidRPr="002C69BC">
                <w:rPr>
                  <w:rStyle w:val="Hyperlink"/>
                  <w:rFonts w:ascii="Times New Roman" w:hAnsi="Times New Roman" w:cs="Times New Roman"/>
                  <w:sz w:val="24"/>
                  <w:szCs w:val="24"/>
                  <w:shd w:val="clear" w:color="auto" w:fill="FFFFFF"/>
                  <w:lang w:val="fr-FR"/>
                </w:rPr>
                <w:t>http://www.1000genomes.org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tabase of Single Nucleotide Polymorphisms (</w:t>
            </w:r>
            <w:proofErr w:type="spellStart"/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bSNP</w:t>
            </w:r>
            <w:proofErr w:type="spellEnd"/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Build ID: 13</w:t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gRXhjbHVkZVllYXI9IjEiPjxBdXRob3I+QW1wb2ZvPC9BdXRob3I+PFJl
Y051bT40OTM8L1JlY051bT48RGlzcGxheVRleHQ+WzMxXTwvRGlzcGxheVRleHQ+PHJlY29yZD48
cmVjLW51bWJlcj40OTM8L3JlYy1udW1iZXI+PGZvcmVpZ24ta2V5cz48a2V5IGFwcD0iRU4iIGRi
LWlkPSJyeHJwd3Jld3VwZnB0dGU1YTU1eHQ1cGJhZHdmYXp2ZncwdmEiPjQ5Mzwva2V5PjwvZm9y
ZWlnbi1rZXlzPjxyZWYtdHlwZSBuYW1lPSJKb3VybmFsIEFydGljbGUiPjE3PC9yZWYtdHlwZT48
Y29udHJpYnV0b3JzPjxhdXRob3JzPjxhdXRob3I+QW1wb2ZvLCBXLiBLLjwvYXV0aG9yPjxhdXRo
b3I+QmF5bG9yLCBOLjwvYXV0aG9yPjxhdXRob3I+Q29iZXksIFMuPC9hdXRob3I+PGF1dGhvcj5D
b3gsIE4uIEouPC9hdXRob3I+PGF1dGhvcj5EYXZlcywgUy48L2F1dGhvcj48YXV0aG9yPkVkd2Fy
ZHMsIFMuPC9hdXRob3I+PGF1dGhvcj5GZXJndXNvbiwgTi48L2F1dGhvcj48YXV0aG9yPkdyb2ht
YW5uLCBHLjwvYXV0aG9yPjxhdXRob3I+SGF5LCBBLjwvYXV0aG9yPjxhdXRob3I+S2F0eiwgSi48
L2F1dGhvcj48YXV0aG9yPkt1bGxhYnV0ciwgSy48L2F1dGhvcj48YXV0aG9yPkxhbWJlcnQsIEwu
PC9hdXRob3I+PGF1dGhvcj5MZXZhbmRvd3NraSwgUi48L2F1dGhvcj48YXV0aG9yPk1pc2hyYSwg
QS4gQy48L2F1dGhvcj48YXV0aG9yPk1vbnRvLCBBLjwvYXV0aG9yPjxhdXRob3I+U2lxdWVpcmEs
IE0uPC9hdXRob3I+PGF1dGhvcj5UYXNoaXJvLCBNLjwvYXV0aG9yPjxhdXRob3I+V2FkZGVsbCwg
QS4gTC48L2F1dGhvcj48YXV0aG9yPldhaXJhZ2thciwgTi48L2F1dGhvcj48YXV0aG9yPldvb2Qs
IEouPC9hdXRob3I+PGF1dGhvcj5aYW1ib24sIE0uPC9hdXRob3I+PGF1dGhvcj5aaGFuZywgVy48
L2F1dGhvcj48L2F1dGhvcnM+PC9jb250cmlidXRvcnM+PGF1dGgtYWRkcmVzcz5OYXRpb25hbCBJ
bmZsdWVuemEgQ2VudHJlLCBBY2NyYSwgR2hhbmEuIEZvb2QgYW5kIERydWcgQWRtaW5pc3RyYXRp
b24sIFJvY2t2aWxsZSwgTUEsIFVTQS4gSGFydmFyZCBTY2hvb2wgb2YgUHVibGljIEhlYWx0aCwg
Qm9zdG9uLCBNQSwgVVNBLiBDZW50ZXJzIGZvciBEaXNlYXNlIENvbnRyb2wgYW5kIFByZXZlbnRp
b24gKENEQyksIEF0bGFudGEsIEdBLCBVU0EuIE5BTVJVLTMsIENhaXJvLCBFZ3lwdC4gTmV0d29y
ayBvZiBFeHBlcnRpc2Ugb24gQW5pbWFsIEluZmx1ZW56YXMgKE9GRkxVKSBTdGVlcmluZyBDb21t
aXR0ZWUsIEhlcmVmb3JkLCBVSy4gSW1wZXJpYWwgQ29sbGVnZSBTY2hvb2wgb2YgTWVkaWNpbmUg
YXQgU3QgTWFyeSZhcG9zO3MsIExvbmRvbiwgVUsuIFRoZXJhcGV1dGljIEdvb2RzIEFkbWluaXN0
cmF0aW9uIExhYm9yYXRvcmllcywgU3ltb25zdG9uLCBBdXN0cmFsaWEuIE5hdGlvbmFsIEluc3Rp
dHV0ZSBmb3IgTWVkaWNhbCBSZXNlYXJjaCwgTG9uZG9uLCBVSy4gTWluaXN0cnkgb2YgUHVibGlj
IEhlYWx0aCwgTm9udGhhYnVyaSwgVGhhaWxhbmQuIE5hdGlvbmFsIEluc3RpdHV0ZXMgb2YgSGVh
bHRoLCBCZXRoZXNkYSwgTUQsIFVTQS4gRnJlZWxhbmNlciwgQmV0aGVzZGEsIE1ELCBVU0EuIE5h
dGlvbmFsIEluZmx1ZW56YSBDZW50cmUsIFB1bmUsIEluZGlhLiBVbml2ZXJzaXR5IG9mIE1pY2hp
Z2FuIFNjaG9vbCBvZiBQdWJsaWMgSGVhbHRoLCBBbm4gQXJib3IsIE1JLCBVU0EuIEluc3RpdHV0
byBPc3dhbGRvIENydXosIFJpbyBkZSBKYW5laXJvLCBCcmF6aWwuIFdITyBDb2xsYWJvcmF0aW5n
IENlbnRyZSBmb3IgUmVmZXJlbmNlIGFuZCBSZXNlYXJjaCBvbiBJbmZsdWVuemEsIFRva3lvLCBK
YXBhbi4gRnJlZWxhbmNlciwgU3RhbmxleSwgVUsuIFdvcmxkIEhlYWx0aCBPcmdhbml6YXRpb24g
KFdITyksIFN3aXR6ZXJsYW5kLiBOYXRpb25hbCBJbnN0aXR1dGUgZm9yIEJpb2xvZ2ljYWwgU3Rh
bmRhcmRzIGFuZCBDb250cm9sIChOSUJTQyksIFBvdHRlcnMgQmFyLCBVSy4gSGVhbHRoIFByb3Rl
Y3Rpb24gQWdlbmN5LCBMb25kb24sIFVLLjwvYXV0aC1hZGRyZXNzPjx0aXRsZXM+PHRpdGxlPklt
cHJvdmluZyBpbmZsdWVuemEgdmFjY2luZSB2aXJ1cyBzZWxlY3Rpb25SZXBvcnQgb2YgYSBXSE8g
aW5mb3JtYWwgY29uc3VsdGF0aW9uIGhlbGQgYXQgV0hPIGhlYWRxdWFydGVycywgR2VuZXZhLCBT
d2l0emVybGFuZCwgMTQtMTYgSnVuZSAyMDEwPC90aXRsZT48c2Vjb25kYXJ5LXRpdGxlPkluZmx1
ZW56YSBPdGhlciBSZXNwaSBWaXJ1c2VzPC9zZWNvbmRhcnktdGl0bGU+PC90aXRsZXM+PHBlcmlv
ZGljYWw+PGZ1bGwtdGl0bGU+SW5mbHVlbnphIE90aGVyIFJlc3BpIFZpcnVzZXM8L2Z1bGwtdGl0
bGU+PC9wZXJpb2RpY2FsPjxlZGl0aW9uPjIwMTEvMDgvMDk8L2VkaXRpb24+PGRhdGVzPjxwdWIt
ZGF0ZXM+PGRhdGU+QXVnIDg8L2RhdGU+PC9wdWItZGF0ZXM+PC9kYXRlcz48aXNibj4xNzUwLTI2
NTkgKEVsZWN0cm9uaWMpJiN4RDsxNzUwLTI2NDAgKExpbmtpbmcpPC9pc2JuPjxhY2Nlc3Npb24t
bnVtPjIxODE5NTQ3PC9hY2Nlc3Npb24tbnVtPjx1cmxzPjxyZWxhdGVkLXVybHM+PHVybD5odHRw
Oi8vd3d3Lm5jYmkubmxtLm5paC5nb3YvZW50cmV6L3F1ZXJ5LmZjZ2k/Y21kPVJldHJpZXZlJmFt
cDtkYj1QdWJNZWQmYW1wO2RvcHQ9Q2l0YXRpb24mYW1wO2xpc3RfdWlkcz0yMTgxOTU0NzwvdXJs
PjwvcmVsYXRlZC11cmxzPjwvdXJscz48ZWxlY3Ryb25pYy1yZXNvdXJjZS1udW0+MTAuMTExMS9q
LjE3NTAtMjY1OS4yMDExLjAwMjc3Lng8L2VsZWN0cm9uaWMtcmVzb3VyY2UtbnVtPjxsYW5ndWFn
ZT5Fbmc8L2xhbmd1YWdlPjwvcmVjb3JkPjwvQ2l0ZT48L0VuZE5vdGU+AG==
</w:fldData>
              </w:fldChar>
            </w:r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gRXhjbHVkZVllYXI9IjEiPjxBdXRob3I+QW1wb2ZvPC9BdXRob3I+PFJl
Y051bT40OTM8L1JlY051bT48RGlzcGxheVRleHQ+WzMxXTwvRGlzcGxheVRleHQ+PHJlY29yZD48
cmVjLW51bWJlcj40OTM8L3JlYy1udW1iZXI+PGZvcmVpZ24ta2V5cz48a2V5IGFwcD0iRU4iIGRi
LWlkPSJyeHJwd3Jld3VwZnB0dGU1YTU1eHQ1cGJhZHdmYXp2ZncwdmEiPjQ5Mzwva2V5PjwvZm9y
ZWlnbi1rZXlzPjxyZWYtdHlwZSBuYW1lPSJKb3VybmFsIEFydGljbGUiPjE3PC9yZWYtdHlwZT48
Y29udHJpYnV0b3JzPjxhdXRob3JzPjxhdXRob3I+QW1wb2ZvLCBXLiBLLjwvYXV0aG9yPjxhdXRo
b3I+QmF5bG9yLCBOLjwvYXV0aG9yPjxhdXRob3I+Q29iZXksIFMuPC9hdXRob3I+PGF1dGhvcj5D
b3gsIE4uIEouPC9hdXRob3I+PGF1dGhvcj5EYXZlcywgUy48L2F1dGhvcj48YXV0aG9yPkVkd2Fy
ZHMsIFMuPC9hdXRob3I+PGF1dGhvcj5GZXJndXNvbiwgTi48L2F1dGhvcj48YXV0aG9yPkdyb2ht
YW5uLCBHLjwvYXV0aG9yPjxhdXRob3I+SGF5LCBBLjwvYXV0aG9yPjxhdXRob3I+S2F0eiwgSi48
L2F1dGhvcj48YXV0aG9yPkt1bGxhYnV0ciwgSy48L2F1dGhvcj48YXV0aG9yPkxhbWJlcnQsIEwu
PC9hdXRob3I+PGF1dGhvcj5MZXZhbmRvd3NraSwgUi48L2F1dGhvcj48YXV0aG9yPk1pc2hyYSwg
QS4gQy48L2F1dGhvcj48YXV0aG9yPk1vbnRvLCBBLjwvYXV0aG9yPjxhdXRob3I+U2lxdWVpcmEs
IE0uPC9hdXRob3I+PGF1dGhvcj5UYXNoaXJvLCBNLjwvYXV0aG9yPjxhdXRob3I+V2FkZGVsbCwg
QS4gTC48L2F1dGhvcj48YXV0aG9yPldhaXJhZ2thciwgTi48L2F1dGhvcj48YXV0aG9yPldvb2Qs
IEouPC9hdXRob3I+PGF1dGhvcj5aYW1ib24sIE0uPC9hdXRob3I+PGF1dGhvcj5aaGFuZywgVy48
L2F1dGhvcj48L2F1dGhvcnM+PC9jb250cmlidXRvcnM+PGF1dGgtYWRkcmVzcz5OYXRpb25hbCBJ
bmZsdWVuemEgQ2VudHJlLCBBY2NyYSwgR2hhbmEuIEZvb2QgYW5kIERydWcgQWRtaW5pc3RyYXRp
b24sIFJvY2t2aWxsZSwgTUEsIFVTQS4gSGFydmFyZCBTY2hvb2wgb2YgUHVibGljIEhlYWx0aCwg
Qm9zdG9uLCBNQSwgVVNBLiBDZW50ZXJzIGZvciBEaXNlYXNlIENvbnRyb2wgYW5kIFByZXZlbnRp
b24gKENEQyksIEF0bGFudGEsIEdBLCBVU0EuIE5BTVJVLTMsIENhaXJvLCBFZ3lwdC4gTmV0d29y
ayBvZiBFeHBlcnRpc2Ugb24gQW5pbWFsIEluZmx1ZW56YXMgKE9GRkxVKSBTdGVlcmluZyBDb21t
aXR0ZWUsIEhlcmVmb3JkLCBVSy4gSW1wZXJpYWwgQ29sbGVnZSBTY2hvb2wgb2YgTWVkaWNpbmUg
YXQgU3QgTWFyeSZhcG9zO3MsIExvbmRvbiwgVUsuIFRoZXJhcGV1dGljIEdvb2RzIEFkbWluaXN0
cmF0aW9uIExhYm9yYXRvcmllcywgU3ltb25zdG9uLCBBdXN0cmFsaWEuIE5hdGlvbmFsIEluc3Rp
dHV0ZSBmb3IgTWVkaWNhbCBSZXNlYXJjaCwgTG9uZG9uLCBVSy4gTWluaXN0cnkgb2YgUHVibGlj
IEhlYWx0aCwgTm9udGhhYnVyaSwgVGhhaWxhbmQuIE5hdGlvbmFsIEluc3RpdHV0ZXMgb2YgSGVh
bHRoLCBCZXRoZXNkYSwgTUQsIFVTQS4gRnJlZWxhbmNlciwgQmV0aGVzZGEsIE1ELCBVU0EuIE5h
dGlvbmFsIEluZmx1ZW56YSBDZW50cmUsIFB1bmUsIEluZGlhLiBVbml2ZXJzaXR5IG9mIE1pY2hp
Z2FuIFNjaG9vbCBvZiBQdWJsaWMgSGVhbHRoLCBBbm4gQXJib3IsIE1JLCBVU0EuIEluc3RpdHV0
byBPc3dhbGRvIENydXosIFJpbyBkZSBKYW5laXJvLCBCcmF6aWwuIFdITyBDb2xsYWJvcmF0aW5n
IENlbnRyZSBmb3IgUmVmZXJlbmNlIGFuZCBSZXNlYXJjaCBvbiBJbmZsdWVuemEsIFRva3lvLCBK
YXBhbi4gRnJlZWxhbmNlciwgU3RhbmxleSwgVUsuIFdvcmxkIEhlYWx0aCBPcmdhbml6YXRpb24g
KFdITyksIFN3aXR6ZXJsYW5kLiBOYXRpb25hbCBJbnN0aXR1dGUgZm9yIEJpb2xvZ2ljYWwgU3Rh
bmRhcmRzIGFuZCBDb250cm9sIChOSUJTQyksIFBvdHRlcnMgQmFyLCBVSy4gSGVhbHRoIFByb3Rl
Y3Rpb24gQWdlbmN5LCBMb25kb24sIFVLLjwvYXV0aC1hZGRyZXNzPjx0aXRsZXM+PHRpdGxlPklt
cHJvdmluZyBpbmZsdWVuemEgdmFjY2luZSB2aXJ1cyBzZWxlY3Rpb25SZXBvcnQgb2YgYSBXSE8g
aW5mb3JtYWwgY29uc3VsdGF0aW9uIGhlbGQgYXQgV0hPIGhlYWRxdWFydGVycywgR2VuZXZhLCBT
d2l0emVybGFuZCwgMTQtMTYgSnVuZSAyMDEwPC90aXRsZT48c2Vjb25kYXJ5LXRpdGxlPkluZmx1
ZW56YSBPdGhlciBSZXNwaSBWaXJ1c2VzPC9zZWNvbmRhcnktdGl0bGU+PC90aXRsZXM+PHBlcmlv
ZGljYWw+PGZ1bGwtdGl0bGU+SW5mbHVlbnphIE90aGVyIFJlc3BpIFZpcnVzZXM8L2Z1bGwtdGl0
bGU+PC9wZXJpb2RpY2FsPjxlZGl0aW9uPjIwMTEvMDgvMDk8L2VkaXRpb24+PGRhdGVzPjxwdWIt
ZGF0ZXM+PGRhdGU+QXVnIDg8L2RhdGU+PC9wdWItZGF0ZXM+PC9kYXRlcz48aXNibj4xNzUwLTI2
NTkgKEVsZWN0cm9uaWMpJiN4RDsxNzUwLTI2NDAgKExpbmtpbmcpPC9pc2JuPjxhY2Nlc3Npb24t
bnVtPjIxODE5NTQ3PC9hY2Nlc3Npb24tbnVtPjx1cmxzPjxyZWxhdGVkLXVybHM+PHVybD5odHRw
Oi8vd3d3Lm5jYmkubmxtLm5paC5nb3YvZW50cmV6L3F1ZXJ5LmZjZ2k/Y21kPVJldHJpZXZlJmFt
cDtkYj1QdWJNZWQmYW1wO2RvcHQ9Q2l0YXRpb24mYW1wO2xpc3RfdWlkcz0yMTgxOTU0NzwvdXJs
PjwvcmVsYXRlZC11cmxzPjwvdXJscz48ZWxlY3Ryb25pYy1yZXNvdXJjZS1udW0+MTAuMTExMS9q
LjE3NTAtMjY1OS4yMDExLjAwMjc3Lng8L2VsZWN0cm9uaWMtcmVzb3VyY2UtbnVtPjxsYW5ndWFn
ZT5Fbmc8L2xhbmd1YWdlPjwvcmVjb3JkPjwvQ2l0ZT48L0VuZE5vdGU+AG==
</w:fldData>
              </w:fldChar>
            </w:r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603EE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)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5" w:history="1">
              <w:r w:rsidR="002C69BC" w:rsidRPr="006F2BF8">
                <w:rPr>
                  <w:rStyle w:val="Hyperlink"/>
                  <w:rFonts w:ascii="Times New Roman" w:hAnsi="Times New Roman" w:cs="Times New Roman"/>
                  <w:sz w:val="24"/>
                  <w:szCs w:val="24"/>
                  <w:lang w:val="en-US"/>
                </w:rPr>
                <w:t>http://www.ncbi.nlm.nih.gov/SNP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41DC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>Ensembl60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6" w:history="1">
              <w:r w:rsidR="002C69BC" w:rsidRPr="00C41DC8">
                <w:rPr>
                  <w:rStyle w:val="Hyperlink"/>
                  <w:rFonts w:ascii="Times New Roman" w:hAnsi="Times New Roman" w:cs="Times New Roman"/>
                  <w:sz w:val="24"/>
                  <w:szCs w:val="24"/>
                  <w:shd w:val="clear" w:color="auto" w:fill="FFFFFF"/>
                  <w:lang w:val="en-US"/>
                </w:rPr>
                <w:t>http://www.ensembl.org/index.html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6F2BF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>Exome</w:t>
            </w:r>
            <w:proofErr w:type="spellEnd"/>
            <w:r w:rsidRPr="006F2BF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 xml:space="preserve"> Variant Server, NHLBI </w:t>
            </w:r>
            <w:proofErr w:type="spellStart"/>
            <w:r w:rsidRPr="006F2BF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>Exome</w:t>
            </w:r>
            <w:proofErr w:type="spellEnd"/>
            <w:r w:rsidRPr="006F2BF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 xml:space="preserve"> Sequencing Project (ESP)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7" w:history="1">
              <w:r w:rsidR="002C69BC" w:rsidRPr="000B06DD">
                <w:rPr>
                  <w:rStyle w:val="Hyperlink"/>
                  <w:rFonts w:ascii="Times New Roman" w:hAnsi="Times New Roman" w:cs="Times New Roman"/>
                  <w:sz w:val="24"/>
                  <w:szCs w:val="24"/>
                  <w:shd w:val="clear" w:color="auto" w:fill="FFFFFF"/>
                  <w:lang w:val="en-US"/>
                </w:rPr>
                <w:t>http://evs.gs.washington.edu/EVS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D13D7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uman Splicing F</w:t>
            </w:r>
            <w:r w:rsidR="002C69BC"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der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8" w:history="1">
              <w:r w:rsidR="002C69BC" w:rsidRPr="000B06DD">
                <w:rPr>
                  <w:rStyle w:val="Hyperlink"/>
                  <w:rFonts w:ascii="Times New Roman" w:hAnsi="Times New Roman" w:cs="Times New Roman"/>
                  <w:sz w:val="24"/>
                  <w:szCs w:val="24"/>
                  <w:lang w:val="en-US"/>
                </w:rPr>
                <w:t>http://www.umd.be/HSF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Online </w:t>
            </w:r>
            <w:proofErr w:type="spellStart"/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delian</w:t>
            </w:r>
            <w:proofErr w:type="spellEnd"/>
            <w:r w:rsidRPr="006F2BF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nheritance in Man (OMIM)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9" w:history="1">
              <w:r w:rsidR="002C69BC" w:rsidRPr="000B06DD">
                <w:rPr>
                  <w:rStyle w:val="Hyperlink"/>
                  <w:rFonts w:ascii="Times New Roman" w:hAnsi="Times New Roman" w:cs="Times New Roman"/>
                  <w:sz w:val="24"/>
                  <w:szCs w:val="24"/>
                  <w:lang w:val="en-US"/>
                </w:rPr>
                <w:t>http://www.omim.org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2C69BC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NNsplic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- </w:t>
            </w:r>
            <w:r w:rsidRPr="002C69BC">
              <w:rPr>
                <w:rStyle w:val="Strong"/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  <w:t>Berkeley Drosophila Genome Project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10" w:history="1">
              <w:r w:rsidR="002C69BC" w:rsidRPr="002C69BC">
                <w:rPr>
                  <w:rStyle w:val="Hyperlink"/>
                  <w:rFonts w:ascii="Times New Roman" w:hAnsi="Times New Roman" w:cs="Times New Roman"/>
                  <w:iCs/>
                  <w:sz w:val="24"/>
                  <w:szCs w:val="24"/>
                  <w:lang w:val="en-US"/>
                </w:rPr>
                <w:t>http://www.fruitfly.org/seq_tools/splice.html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F2BF8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PolyPhen-2 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11" w:history="1">
              <w:r w:rsidR="002C69BC" w:rsidRPr="000B06DD">
                <w:rPr>
                  <w:rStyle w:val="Hyperlink"/>
                  <w:rFonts w:ascii="Times New Roman" w:hAnsi="Times New Roman" w:cs="Times New Roman"/>
                  <w:sz w:val="24"/>
                  <w:szCs w:val="24"/>
                  <w:lang w:val="en-US"/>
                </w:rPr>
                <w:t>http://genetics.bwh.harvard.edu/pph2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  <w:tr w:rsidR="002C69BC" w:rsidTr="002C69BC">
        <w:tc>
          <w:tcPr>
            <w:tcW w:w="3069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F2BF8">
              <w:rPr>
                <w:rFonts w:ascii="Times New Roman" w:hAnsi="Times New Roman" w:cs="Times New Roman"/>
                <w:color w:val="000000"/>
                <w:sz w:val="24"/>
                <w:szCs w:val="24"/>
                <w:shd w:val="clear" w:color="auto" w:fill="FFFFFF"/>
                <w:lang w:val="en-US"/>
              </w:rPr>
              <w:t>SIFT</w:t>
            </w:r>
          </w:p>
        </w:tc>
        <w:tc>
          <w:tcPr>
            <w:tcW w:w="4694" w:type="dxa"/>
            <w:vAlign w:val="center"/>
          </w:tcPr>
          <w:p w:rsidR="002C69BC" w:rsidRPr="002C69BC" w:rsidRDefault="00D603EE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hyperlink r:id="rId12" w:history="1">
              <w:r w:rsidR="002C69BC" w:rsidRPr="000B06DD">
                <w:rPr>
                  <w:rStyle w:val="Hyperlink"/>
                  <w:rFonts w:ascii="Times New Roman" w:hAnsi="Times New Roman" w:cs="Times New Roman"/>
                  <w:sz w:val="24"/>
                  <w:szCs w:val="24"/>
                  <w:shd w:val="clear" w:color="auto" w:fill="FFFFFF"/>
                  <w:lang w:val="en-US"/>
                </w:rPr>
                <w:t>http://sift.jcvi.org/</w:t>
              </w:r>
            </w:hyperlink>
          </w:p>
        </w:tc>
        <w:tc>
          <w:tcPr>
            <w:tcW w:w="1525" w:type="dxa"/>
            <w:vAlign w:val="center"/>
          </w:tcPr>
          <w:p w:rsidR="002C69BC" w:rsidRPr="002C69BC" w:rsidRDefault="002C69BC" w:rsidP="002C69BC">
            <w:pPr>
              <w:spacing w:before="100" w:beforeAutospacing="1" w:after="100" w:afterAutospacing="1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</w:t>
            </w:r>
            <w:r w:rsidRPr="002C69B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2</w:t>
            </w:r>
          </w:p>
        </w:tc>
      </w:tr>
    </w:tbl>
    <w:p w:rsidR="002C69BC" w:rsidRPr="002C69BC" w:rsidRDefault="002C69BC" w:rsidP="002C69BC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caps/>
          <w:sz w:val="24"/>
          <w:szCs w:val="24"/>
          <w:lang w:val="en-US"/>
        </w:rPr>
      </w:pPr>
    </w:p>
    <w:sectPr w:rsidR="002C69BC" w:rsidRPr="002C69BC" w:rsidSect="003D3FC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2C69BC"/>
    <w:rsid w:val="002C69BC"/>
    <w:rsid w:val="0030103D"/>
    <w:rsid w:val="003D3FC5"/>
    <w:rsid w:val="009462B1"/>
    <w:rsid w:val="00D13D7C"/>
    <w:rsid w:val="00D603E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69BC"/>
  </w:style>
  <w:style w:type="paragraph" w:styleId="Heading1">
    <w:name w:val="heading 1"/>
    <w:basedOn w:val="Normal"/>
    <w:next w:val="Normal"/>
    <w:link w:val="Heading1Char"/>
    <w:uiPriority w:val="9"/>
    <w:qFormat/>
    <w:rsid w:val="002C69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69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2C69BC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2C69BC"/>
    <w:rPr>
      <w:b/>
      <w:bCs/>
    </w:rPr>
  </w:style>
  <w:style w:type="table" w:styleId="TableGrid">
    <w:name w:val="Table Grid"/>
    <w:basedOn w:val="TableNormal"/>
    <w:uiPriority w:val="59"/>
    <w:rsid w:val="002C69B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md.be/HSF/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evs.gs.washington.edu/EVS/" TargetMode="External"/><Relationship Id="rId12" Type="http://schemas.openxmlformats.org/officeDocument/2006/relationships/hyperlink" Target="http://sift.jcvi.org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ensembl.org/index.html" TargetMode="External"/><Relationship Id="rId11" Type="http://schemas.openxmlformats.org/officeDocument/2006/relationships/hyperlink" Target="http://genetics.bwh.harvard.edu/pph2/" TargetMode="External"/><Relationship Id="rId5" Type="http://schemas.openxmlformats.org/officeDocument/2006/relationships/hyperlink" Target="http://www.ncbi.nlm.nih.gov/SNP/" TargetMode="External"/><Relationship Id="rId10" Type="http://schemas.openxmlformats.org/officeDocument/2006/relationships/hyperlink" Target="http://www.fruitfly.org/seq_tools/splice.html" TargetMode="External"/><Relationship Id="rId4" Type="http://schemas.openxmlformats.org/officeDocument/2006/relationships/hyperlink" Target="http://www.1000genomes.org/" TargetMode="External"/><Relationship Id="rId9" Type="http://schemas.openxmlformats.org/officeDocument/2006/relationships/hyperlink" Target="http://www.omim.org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6</Words>
  <Characters>986</Characters>
  <Application>Microsoft Office Word</Application>
  <DocSecurity>0</DocSecurity>
  <Lines>8</Lines>
  <Paragraphs>2</Paragraphs>
  <ScaleCrop>false</ScaleCrop>
  <Company> </Company>
  <LinksUpToDate>false</LinksUpToDate>
  <CharactersWithSpaces>11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 </cp:lastModifiedBy>
  <cp:revision>2</cp:revision>
  <dcterms:created xsi:type="dcterms:W3CDTF">2013-05-29T08:08:00Z</dcterms:created>
  <dcterms:modified xsi:type="dcterms:W3CDTF">2013-05-29T08:27:00Z</dcterms:modified>
</cp:coreProperties>
</file>